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7EA31ED4" w14:textId="632CA086" w:rsidR="006C1517"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6C1517">
            <w:rPr>
              <w:noProof/>
            </w:rPr>
            <w:t xml:space="preserve">About </w:t>
          </w:r>
          <w:r w:rsidR="00015327" w:rsidRPr="00015327">
            <w:rPr>
              <w:i/>
              <w:noProof/>
            </w:rPr>
            <w:t>HeFPipe</w:t>
          </w:r>
          <w:r w:rsidR="006C1517">
            <w:rPr>
              <w:noProof/>
            </w:rPr>
            <w:tab/>
          </w:r>
          <w:r w:rsidR="006C1517">
            <w:rPr>
              <w:noProof/>
            </w:rPr>
            <w:fldChar w:fldCharType="begin"/>
          </w:r>
          <w:r w:rsidR="006C1517">
            <w:rPr>
              <w:noProof/>
            </w:rPr>
            <w:instrText xml:space="preserve"> PAGEREF _Toc221963753 \h </w:instrText>
          </w:r>
          <w:r w:rsidR="006C1517">
            <w:rPr>
              <w:noProof/>
            </w:rPr>
          </w:r>
          <w:r w:rsidR="006C1517">
            <w:rPr>
              <w:noProof/>
            </w:rPr>
            <w:fldChar w:fldCharType="separate"/>
          </w:r>
          <w:r w:rsidR="00E5765F">
            <w:rPr>
              <w:noProof/>
            </w:rPr>
            <w:t>3</w:t>
          </w:r>
          <w:r w:rsidR="006C1517">
            <w:rPr>
              <w:noProof/>
            </w:rPr>
            <w:fldChar w:fldCharType="end"/>
          </w:r>
        </w:p>
        <w:p w14:paraId="52E2B7CE" w14:textId="0D82E8BA" w:rsidR="006C1517" w:rsidRDefault="006C1517">
          <w:pPr>
            <w:pStyle w:val="TOC1"/>
            <w:tabs>
              <w:tab w:val="right" w:leader="dot" w:pos="8630"/>
            </w:tabs>
            <w:rPr>
              <w:rFonts w:asciiTheme="minorHAnsi" w:hAnsiTheme="minorHAnsi"/>
              <w:b w:val="0"/>
              <w:noProof/>
              <w:color w:val="auto"/>
              <w:lang w:eastAsia="ja-JP"/>
            </w:rPr>
          </w:pPr>
          <w:r>
            <w:rPr>
              <w:noProof/>
            </w:rPr>
            <w:t xml:space="preserve">Citing </w:t>
          </w:r>
          <w:r w:rsidR="00015327" w:rsidRPr="00015327">
            <w:rPr>
              <w:i/>
              <w:noProof/>
            </w:rPr>
            <w:t>HeFPipe</w:t>
          </w:r>
          <w:r>
            <w:rPr>
              <w:noProof/>
            </w:rPr>
            <w:tab/>
          </w:r>
          <w:r>
            <w:rPr>
              <w:noProof/>
            </w:rPr>
            <w:fldChar w:fldCharType="begin"/>
          </w:r>
          <w:r>
            <w:rPr>
              <w:noProof/>
            </w:rPr>
            <w:instrText xml:space="preserve"> PAGEREF _Toc221963754 \h </w:instrText>
          </w:r>
          <w:r>
            <w:rPr>
              <w:noProof/>
            </w:rPr>
          </w:r>
          <w:r>
            <w:rPr>
              <w:noProof/>
            </w:rPr>
            <w:fldChar w:fldCharType="separate"/>
          </w:r>
          <w:r w:rsidR="00E5765F">
            <w:rPr>
              <w:noProof/>
            </w:rPr>
            <w:t>3</w:t>
          </w:r>
          <w:r>
            <w:rPr>
              <w:noProof/>
            </w:rPr>
            <w:fldChar w:fldCharType="end"/>
          </w:r>
        </w:p>
        <w:p w14:paraId="5EB23F5D" w14:textId="77777777" w:rsidR="006C1517" w:rsidRDefault="006C1517">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21963755 \h </w:instrText>
          </w:r>
          <w:r>
            <w:rPr>
              <w:noProof/>
            </w:rPr>
          </w:r>
          <w:r>
            <w:rPr>
              <w:noProof/>
            </w:rPr>
            <w:fldChar w:fldCharType="separate"/>
          </w:r>
          <w:r w:rsidR="00E5765F">
            <w:rPr>
              <w:noProof/>
            </w:rPr>
            <w:t>4</w:t>
          </w:r>
          <w:r>
            <w:rPr>
              <w:noProof/>
            </w:rPr>
            <w:fldChar w:fldCharType="end"/>
          </w:r>
        </w:p>
        <w:p w14:paraId="7735B157" w14:textId="77777777" w:rsidR="006C1517" w:rsidRDefault="006C1517">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21963756 \h </w:instrText>
          </w:r>
          <w:r>
            <w:rPr>
              <w:noProof/>
            </w:rPr>
          </w:r>
          <w:r>
            <w:rPr>
              <w:noProof/>
            </w:rPr>
            <w:fldChar w:fldCharType="separate"/>
          </w:r>
          <w:r w:rsidR="00E5765F">
            <w:rPr>
              <w:noProof/>
            </w:rPr>
            <w:t>4</w:t>
          </w:r>
          <w:r>
            <w:rPr>
              <w:noProof/>
            </w:rPr>
            <w:fldChar w:fldCharType="end"/>
          </w:r>
        </w:p>
        <w:p w14:paraId="61E15FA6" w14:textId="77777777" w:rsidR="006C1517" w:rsidRDefault="006C1517">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21963757 \h </w:instrText>
          </w:r>
          <w:r>
            <w:rPr>
              <w:noProof/>
            </w:rPr>
          </w:r>
          <w:r>
            <w:rPr>
              <w:noProof/>
            </w:rPr>
            <w:fldChar w:fldCharType="separate"/>
          </w:r>
          <w:r w:rsidR="00E5765F">
            <w:rPr>
              <w:noProof/>
            </w:rPr>
            <w:t>4</w:t>
          </w:r>
          <w:r>
            <w:rPr>
              <w:noProof/>
            </w:rPr>
            <w:fldChar w:fldCharType="end"/>
          </w:r>
        </w:p>
        <w:p w14:paraId="1E1F45B0" w14:textId="59ED132A" w:rsidR="006C1517" w:rsidRDefault="006C1517">
          <w:pPr>
            <w:pStyle w:val="TOC2"/>
            <w:tabs>
              <w:tab w:val="right" w:leader="dot" w:pos="8630"/>
            </w:tabs>
            <w:rPr>
              <w:noProof/>
              <w:sz w:val="24"/>
              <w:szCs w:val="24"/>
              <w:lang w:eastAsia="ja-JP"/>
            </w:rPr>
          </w:pPr>
          <w:r>
            <w:rPr>
              <w:noProof/>
            </w:rPr>
            <w:t xml:space="preserve">Installing </w:t>
          </w:r>
          <w:r w:rsidR="00015327" w:rsidRPr="00015327">
            <w:rPr>
              <w:i/>
              <w:noProof/>
            </w:rPr>
            <w:t>HeFPipe</w:t>
          </w:r>
          <w:r>
            <w:rPr>
              <w:noProof/>
            </w:rPr>
            <w:tab/>
          </w:r>
          <w:r>
            <w:rPr>
              <w:noProof/>
            </w:rPr>
            <w:fldChar w:fldCharType="begin"/>
          </w:r>
          <w:r>
            <w:rPr>
              <w:noProof/>
            </w:rPr>
            <w:instrText xml:space="preserve"> PAGEREF _Toc221963758 \h </w:instrText>
          </w:r>
          <w:r>
            <w:rPr>
              <w:noProof/>
            </w:rPr>
          </w:r>
          <w:r>
            <w:rPr>
              <w:noProof/>
            </w:rPr>
            <w:fldChar w:fldCharType="separate"/>
          </w:r>
          <w:r w:rsidR="00E5765F">
            <w:rPr>
              <w:noProof/>
            </w:rPr>
            <w:t>4</w:t>
          </w:r>
          <w:r>
            <w:rPr>
              <w:noProof/>
            </w:rPr>
            <w:fldChar w:fldCharType="end"/>
          </w:r>
        </w:p>
        <w:p w14:paraId="30C1375F" w14:textId="77777777" w:rsidR="006C1517" w:rsidRDefault="006C1517">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21963759 \h </w:instrText>
          </w:r>
          <w:r>
            <w:rPr>
              <w:noProof/>
            </w:rPr>
          </w:r>
          <w:r>
            <w:rPr>
              <w:noProof/>
            </w:rPr>
            <w:fldChar w:fldCharType="separate"/>
          </w:r>
          <w:r w:rsidR="00E5765F">
            <w:rPr>
              <w:noProof/>
            </w:rPr>
            <w:t>4</w:t>
          </w:r>
          <w:r>
            <w:rPr>
              <w:noProof/>
            </w:rPr>
            <w:fldChar w:fldCharType="end"/>
          </w:r>
        </w:p>
        <w:p w14:paraId="7F760775" w14:textId="77777777" w:rsidR="006C1517" w:rsidRDefault="006C1517">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21963760 \h </w:instrText>
          </w:r>
          <w:r>
            <w:rPr>
              <w:noProof/>
            </w:rPr>
          </w:r>
          <w:r>
            <w:rPr>
              <w:noProof/>
            </w:rPr>
            <w:fldChar w:fldCharType="separate"/>
          </w:r>
          <w:r w:rsidR="00E5765F">
            <w:rPr>
              <w:noProof/>
            </w:rPr>
            <w:t>5</w:t>
          </w:r>
          <w:r>
            <w:rPr>
              <w:noProof/>
            </w:rPr>
            <w:fldChar w:fldCharType="end"/>
          </w:r>
        </w:p>
        <w:p w14:paraId="6E090C70" w14:textId="77777777" w:rsidR="006C1517" w:rsidRDefault="006C1517">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21963761 \h </w:instrText>
          </w:r>
          <w:r>
            <w:rPr>
              <w:noProof/>
            </w:rPr>
          </w:r>
          <w:r>
            <w:rPr>
              <w:noProof/>
            </w:rPr>
            <w:fldChar w:fldCharType="separate"/>
          </w:r>
          <w:r w:rsidR="00E5765F">
            <w:rPr>
              <w:noProof/>
            </w:rPr>
            <w:t>5</w:t>
          </w:r>
          <w:r>
            <w:rPr>
              <w:noProof/>
            </w:rPr>
            <w:fldChar w:fldCharType="end"/>
          </w:r>
        </w:p>
        <w:p w14:paraId="6C2F051E" w14:textId="77777777" w:rsidR="006C1517" w:rsidRDefault="006C1517">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21963762 \h </w:instrText>
          </w:r>
          <w:r>
            <w:rPr>
              <w:noProof/>
            </w:rPr>
          </w:r>
          <w:r>
            <w:rPr>
              <w:noProof/>
            </w:rPr>
            <w:fldChar w:fldCharType="separate"/>
          </w:r>
          <w:r w:rsidR="00E5765F">
            <w:rPr>
              <w:noProof/>
            </w:rPr>
            <w:t>5</w:t>
          </w:r>
          <w:r>
            <w:rPr>
              <w:noProof/>
            </w:rPr>
            <w:fldChar w:fldCharType="end"/>
          </w:r>
        </w:p>
        <w:p w14:paraId="62E44768" w14:textId="77777777" w:rsidR="006C1517" w:rsidRDefault="006C1517">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21963763 \h </w:instrText>
          </w:r>
          <w:r>
            <w:rPr>
              <w:noProof/>
            </w:rPr>
          </w:r>
          <w:r>
            <w:rPr>
              <w:noProof/>
            </w:rPr>
            <w:fldChar w:fldCharType="separate"/>
          </w:r>
          <w:r w:rsidR="00E5765F">
            <w:rPr>
              <w:noProof/>
            </w:rPr>
            <w:t>5</w:t>
          </w:r>
          <w:r>
            <w:rPr>
              <w:noProof/>
            </w:rPr>
            <w:fldChar w:fldCharType="end"/>
          </w:r>
        </w:p>
        <w:p w14:paraId="6A945631" w14:textId="77777777" w:rsidR="006C1517" w:rsidRDefault="006C1517">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21963764 \h </w:instrText>
          </w:r>
          <w:r>
            <w:rPr>
              <w:noProof/>
            </w:rPr>
          </w:r>
          <w:r>
            <w:rPr>
              <w:noProof/>
            </w:rPr>
            <w:fldChar w:fldCharType="separate"/>
          </w:r>
          <w:r w:rsidR="00E5765F">
            <w:rPr>
              <w:noProof/>
            </w:rPr>
            <w:t>6</w:t>
          </w:r>
          <w:r>
            <w:rPr>
              <w:noProof/>
            </w:rPr>
            <w:fldChar w:fldCharType="end"/>
          </w:r>
        </w:p>
        <w:p w14:paraId="57BB87D7" w14:textId="77777777" w:rsidR="006C1517" w:rsidRDefault="006C1517">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21963765 \h </w:instrText>
          </w:r>
          <w:r>
            <w:rPr>
              <w:noProof/>
            </w:rPr>
          </w:r>
          <w:r>
            <w:rPr>
              <w:noProof/>
            </w:rPr>
            <w:fldChar w:fldCharType="separate"/>
          </w:r>
          <w:r w:rsidR="00E5765F">
            <w:rPr>
              <w:noProof/>
            </w:rPr>
            <w:t>6</w:t>
          </w:r>
          <w:r>
            <w:rPr>
              <w:noProof/>
            </w:rPr>
            <w:fldChar w:fldCharType="end"/>
          </w:r>
        </w:p>
        <w:p w14:paraId="50572E7A" w14:textId="77777777" w:rsidR="006C1517" w:rsidRDefault="006C1517">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21963766 \h </w:instrText>
          </w:r>
          <w:r>
            <w:rPr>
              <w:noProof/>
            </w:rPr>
          </w:r>
          <w:r>
            <w:rPr>
              <w:noProof/>
            </w:rPr>
            <w:fldChar w:fldCharType="separate"/>
          </w:r>
          <w:r w:rsidR="00E5765F">
            <w:rPr>
              <w:noProof/>
            </w:rPr>
            <w:t>6</w:t>
          </w:r>
          <w:r>
            <w:rPr>
              <w:noProof/>
            </w:rPr>
            <w:fldChar w:fldCharType="end"/>
          </w:r>
        </w:p>
        <w:p w14:paraId="3B9EE353" w14:textId="77777777" w:rsidR="006C1517" w:rsidRDefault="006C1517">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21963767 \h </w:instrText>
          </w:r>
          <w:r>
            <w:rPr>
              <w:noProof/>
            </w:rPr>
          </w:r>
          <w:r>
            <w:rPr>
              <w:noProof/>
            </w:rPr>
            <w:fldChar w:fldCharType="separate"/>
          </w:r>
          <w:r w:rsidR="00E5765F">
            <w:rPr>
              <w:noProof/>
            </w:rPr>
            <w:t>7</w:t>
          </w:r>
          <w:r>
            <w:rPr>
              <w:noProof/>
            </w:rPr>
            <w:fldChar w:fldCharType="end"/>
          </w:r>
        </w:p>
        <w:p w14:paraId="5983BB4C" w14:textId="77777777" w:rsidR="006C1517" w:rsidRDefault="006C1517">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21963768 \h </w:instrText>
          </w:r>
          <w:r>
            <w:rPr>
              <w:noProof/>
            </w:rPr>
          </w:r>
          <w:r>
            <w:rPr>
              <w:noProof/>
            </w:rPr>
            <w:fldChar w:fldCharType="separate"/>
          </w:r>
          <w:r w:rsidR="00E5765F">
            <w:rPr>
              <w:noProof/>
            </w:rPr>
            <w:t>7</w:t>
          </w:r>
          <w:r>
            <w:rPr>
              <w:noProof/>
            </w:rPr>
            <w:fldChar w:fldCharType="end"/>
          </w:r>
        </w:p>
        <w:p w14:paraId="2DB52BC7" w14:textId="77777777" w:rsidR="006C1517" w:rsidRDefault="006C1517">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21963769 \h </w:instrText>
          </w:r>
          <w:r>
            <w:rPr>
              <w:noProof/>
            </w:rPr>
          </w:r>
          <w:r>
            <w:rPr>
              <w:noProof/>
            </w:rPr>
            <w:fldChar w:fldCharType="separate"/>
          </w:r>
          <w:r w:rsidR="00E5765F">
            <w:rPr>
              <w:noProof/>
            </w:rPr>
            <w:t>7</w:t>
          </w:r>
          <w:r>
            <w:rPr>
              <w:noProof/>
            </w:rPr>
            <w:fldChar w:fldCharType="end"/>
          </w:r>
        </w:p>
        <w:p w14:paraId="1A5D2A9E" w14:textId="77777777" w:rsidR="006C1517" w:rsidRDefault="006C1517">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21963770 \h </w:instrText>
          </w:r>
          <w:r>
            <w:rPr>
              <w:noProof/>
            </w:rPr>
          </w:r>
          <w:r>
            <w:rPr>
              <w:noProof/>
            </w:rPr>
            <w:fldChar w:fldCharType="separate"/>
          </w:r>
          <w:r w:rsidR="00E5765F">
            <w:rPr>
              <w:noProof/>
            </w:rPr>
            <w:t>8</w:t>
          </w:r>
          <w:r>
            <w:rPr>
              <w:noProof/>
            </w:rPr>
            <w:fldChar w:fldCharType="end"/>
          </w:r>
        </w:p>
        <w:p w14:paraId="0338A128" w14:textId="1A994B22" w:rsidR="006C1517" w:rsidRDefault="006C1517">
          <w:pPr>
            <w:pStyle w:val="TOC1"/>
            <w:tabs>
              <w:tab w:val="right" w:leader="dot" w:pos="8630"/>
            </w:tabs>
            <w:rPr>
              <w:rFonts w:asciiTheme="minorHAnsi" w:hAnsiTheme="minorHAnsi"/>
              <w:b w:val="0"/>
              <w:noProof/>
              <w:color w:val="auto"/>
              <w:lang w:eastAsia="ja-JP"/>
            </w:rPr>
          </w:pPr>
          <w:r>
            <w:rPr>
              <w:noProof/>
            </w:rPr>
            <w:t xml:space="preserve">Using </w:t>
          </w:r>
          <w:r w:rsidR="00015327" w:rsidRPr="00015327">
            <w:rPr>
              <w:i/>
              <w:noProof/>
            </w:rPr>
            <w:t>HeFPipe</w:t>
          </w:r>
          <w:r>
            <w:rPr>
              <w:noProof/>
            </w:rPr>
            <w:tab/>
          </w:r>
          <w:r>
            <w:rPr>
              <w:noProof/>
            </w:rPr>
            <w:fldChar w:fldCharType="begin"/>
          </w:r>
          <w:r>
            <w:rPr>
              <w:noProof/>
            </w:rPr>
            <w:instrText xml:space="preserve"> PAGEREF _Toc221963771 \h </w:instrText>
          </w:r>
          <w:r>
            <w:rPr>
              <w:noProof/>
            </w:rPr>
          </w:r>
          <w:r>
            <w:rPr>
              <w:noProof/>
            </w:rPr>
            <w:fldChar w:fldCharType="separate"/>
          </w:r>
          <w:r w:rsidR="00E5765F">
            <w:rPr>
              <w:noProof/>
            </w:rPr>
            <w:t>8</w:t>
          </w:r>
          <w:r>
            <w:rPr>
              <w:noProof/>
            </w:rPr>
            <w:fldChar w:fldCharType="end"/>
          </w:r>
        </w:p>
        <w:p w14:paraId="2E8B2006" w14:textId="77777777" w:rsidR="006C1517" w:rsidRDefault="006C1517">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21963772 \h </w:instrText>
          </w:r>
          <w:r>
            <w:rPr>
              <w:noProof/>
            </w:rPr>
          </w:r>
          <w:r>
            <w:rPr>
              <w:noProof/>
            </w:rPr>
            <w:fldChar w:fldCharType="separate"/>
          </w:r>
          <w:r w:rsidR="00E5765F">
            <w:rPr>
              <w:noProof/>
            </w:rPr>
            <w:t>8</w:t>
          </w:r>
          <w:r>
            <w:rPr>
              <w:noProof/>
            </w:rPr>
            <w:fldChar w:fldCharType="end"/>
          </w:r>
        </w:p>
        <w:p w14:paraId="2A584B44" w14:textId="77777777" w:rsidR="006C1517" w:rsidRDefault="006C1517">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21963773 \h </w:instrText>
          </w:r>
          <w:r>
            <w:rPr>
              <w:noProof/>
            </w:rPr>
          </w:r>
          <w:r>
            <w:rPr>
              <w:noProof/>
            </w:rPr>
            <w:fldChar w:fldCharType="separate"/>
          </w:r>
          <w:r w:rsidR="00E5765F">
            <w:rPr>
              <w:noProof/>
            </w:rPr>
            <w:t>9</w:t>
          </w:r>
          <w:r>
            <w:rPr>
              <w:noProof/>
            </w:rPr>
            <w:fldChar w:fldCharType="end"/>
          </w:r>
        </w:p>
        <w:p w14:paraId="184C4C51" w14:textId="754F1E37" w:rsidR="006C1517" w:rsidRDefault="006C1517">
          <w:pPr>
            <w:pStyle w:val="TOC2"/>
            <w:tabs>
              <w:tab w:val="right" w:leader="dot" w:pos="8630"/>
            </w:tabs>
            <w:rPr>
              <w:noProof/>
              <w:sz w:val="24"/>
              <w:szCs w:val="24"/>
              <w:lang w:eastAsia="ja-JP"/>
            </w:rPr>
          </w:pPr>
          <w:r>
            <w:rPr>
              <w:noProof/>
            </w:rPr>
            <w:t xml:space="preserve">Processing the Allele Reports for </w:t>
          </w:r>
          <w:r w:rsidR="00015327" w:rsidRPr="00015327">
            <w:rPr>
              <w:i/>
              <w:noProof/>
            </w:rPr>
            <w:t>GenePop</w:t>
          </w:r>
          <w:r>
            <w:rPr>
              <w:noProof/>
            </w:rPr>
            <w:tab/>
          </w:r>
          <w:r>
            <w:rPr>
              <w:noProof/>
            </w:rPr>
            <w:fldChar w:fldCharType="begin"/>
          </w:r>
          <w:r>
            <w:rPr>
              <w:noProof/>
            </w:rPr>
            <w:instrText xml:space="preserve"> PAGEREF _Toc221963774 \h </w:instrText>
          </w:r>
          <w:r>
            <w:rPr>
              <w:noProof/>
            </w:rPr>
          </w:r>
          <w:r>
            <w:rPr>
              <w:noProof/>
            </w:rPr>
            <w:fldChar w:fldCharType="separate"/>
          </w:r>
          <w:r w:rsidR="00E5765F">
            <w:rPr>
              <w:noProof/>
            </w:rPr>
            <w:t>9</w:t>
          </w:r>
          <w:r>
            <w:rPr>
              <w:noProof/>
            </w:rPr>
            <w:fldChar w:fldCharType="end"/>
          </w:r>
        </w:p>
        <w:p w14:paraId="42188662" w14:textId="18DC348D" w:rsidR="006C1517" w:rsidRDefault="006C1517">
          <w:pPr>
            <w:pStyle w:val="TOC2"/>
            <w:tabs>
              <w:tab w:val="right" w:leader="dot" w:pos="8630"/>
            </w:tabs>
            <w:rPr>
              <w:noProof/>
              <w:sz w:val="24"/>
              <w:szCs w:val="24"/>
              <w:lang w:eastAsia="ja-JP"/>
            </w:rPr>
          </w:pPr>
          <w:r>
            <w:rPr>
              <w:noProof/>
            </w:rPr>
            <w:t xml:space="preserve">Running </w:t>
          </w:r>
          <w:r w:rsidR="00015327" w:rsidRPr="00015327">
            <w:rPr>
              <w:i/>
              <w:noProof/>
            </w:rPr>
            <w:t>GenePop</w:t>
          </w:r>
          <w:r>
            <w:rPr>
              <w:noProof/>
            </w:rPr>
            <w:t xml:space="preserve"> on the Web and Feeding the Output Back into </w:t>
          </w:r>
          <w:r w:rsidR="00015327" w:rsidRPr="00015327">
            <w:rPr>
              <w:i/>
              <w:noProof/>
            </w:rPr>
            <w:t>HeFPipe</w:t>
          </w:r>
          <w:r>
            <w:rPr>
              <w:noProof/>
            </w:rPr>
            <w:tab/>
          </w:r>
          <w:r>
            <w:rPr>
              <w:noProof/>
            </w:rPr>
            <w:fldChar w:fldCharType="begin"/>
          </w:r>
          <w:r>
            <w:rPr>
              <w:noProof/>
            </w:rPr>
            <w:instrText xml:space="preserve"> PAGEREF _Toc221963775 \h </w:instrText>
          </w:r>
          <w:r>
            <w:rPr>
              <w:noProof/>
            </w:rPr>
          </w:r>
          <w:r>
            <w:rPr>
              <w:noProof/>
            </w:rPr>
            <w:fldChar w:fldCharType="separate"/>
          </w:r>
          <w:r w:rsidR="00E5765F">
            <w:rPr>
              <w:noProof/>
            </w:rPr>
            <w:t>10</w:t>
          </w:r>
          <w:r>
            <w:rPr>
              <w:noProof/>
            </w:rPr>
            <w:fldChar w:fldCharType="end"/>
          </w:r>
        </w:p>
        <w:p w14:paraId="41E837F7" w14:textId="7553A5B7" w:rsidR="006C1517" w:rsidRDefault="006C1517">
          <w:pPr>
            <w:pStyle w:val="TOC2"/>
            <w:tabs>
              <w:tab w:val="right" w:leader="dot" w:pos="8630"/>
            </w:tabs>
            <w:rPr>
              <w:noProof/>
              <w:sz w:val="24"/>
              <w:szCs w:val="24"/>
              <w:lang w:eastAsia="ja-JP"/>
            </w:rPr>
          </w:pPr>
          <w:r>
            <w:rPr>
              <w:noProof/>
            </w:rPr>
            <w:t xml:space="preserve">Generation of </w:t>
          </w:r>
          <w:r w:rsidR="00015327" w:rsidRPr="00015327">
            <w:rPr>
              <w:i/>
              <w:noProof/>
            </w:rPr>
            <w:t>RMES</w:t>
          </w:r>
          <w:r>
            <w:rPr>
              <w:noProof/>
            </w:rPr>
            <w:t xml:space="preserve">-, </w:t>
          </w:r>
          <w:r w:rsidR="00015327" w:rsidRPr="00015327">
            <w:rPr>
              <w:i/>
              <w:noProof/>
            </w:rPr>
            <w:t>GEPHAST</w:t>
          </w:r>
          <w:r>
            <w:rPr>
              <w:noProof/>
            </w:rPr>
            <w:t xml:space="preserve">-, and </w:t>
          </w:r>
          <w:r w:rsidR="00015327" w:rsidRPr="00015327">
            <w:rPr>
              <w:i/>
              <w:noProof/>
            </w:rPr>
            <w:t>Rhh</w:t>
          </w:r>
          <w:r>
            <w:rPr>
              <w:noProof/>
            </w:rPr>
            <w:t>-Related Files</w:t>
          </w:r>
          <w:r>
            <w:rPr>
              <w:noProof/>
            </w:rPr>
            <w:tab/>
          </w:r>
          <w:r>
            <w:rPr>
              <w:noProof/>
            </w:rPr>
            <w:fldChar w:fldCharType="begin"/>
          </w:r>
          <w:r>
            <w:rPr>
              <w:noProof/>
            </w:rPr>
            <w:instrText xml:space="preserve"> PAGEREF _Toc221963776 \h </w:instrText>
          </w:r>
          <w:r>
            <w:rPr>
              <w:noProof/>
            </w:rPr>
          </w:r>
          <w:r>
            <w:rPr>
              <w:noProof/>
            </w:rPr>
            <w:fldChar w:fldCharType="separate"/>
          </w:r>
          <w:r w:rsidR="00E5765F">
            <w:rPr>
              <w:noProof/>
            </w:rPr>
            <w:t>11</w:t>
          </w:r>
          <w:r>
            <w:rPr>
              <w:noProof/>
            </w:rPr>
            <w:fldChar w:fldCharType="end"/>
          </w:r>
        </w:p>
        <w:p w14:paraId="04B7DAD2" w14:textId="0CD36CEB" w:rsidR="006C1517" w:rsidRDefault="00015327">
          <w:pPr>
            <w:pStyle w:val="TOC3"/>
            <w:tabs>
              <w:tab w:val="right" w:leader="dot" w:pos="8630"/>
            </w:tabs>
            <w:rPr>
              <w:i w:val="0"/>
              <w:noProof/>
              <w:sz w:val="24"/>
              <w:szCs w:val="24"/>
              <w:lang w:eastAsia="ja-JP"/>
            </w:rPr>
          </w:pPr>
          <w:r w:rsidRPr="00015327">
            <w:rPr>
              <w:noProof/>
            </w:rPr>
            <w:t>RMES</w:t>
          </w:r>
          <w:r w:rsidR="006C1517">
            <w:rPr>
              <w:noProof/>
            </w:rPr>
            <w:tab/>
          </w:r>
          <w:r w:rsidR="006C1517">
            <w:rPr>
              <w:noProof/>
            </w:rPr>
            <w:fldChar w:fldCharType="begin"/>
          </w:r>
          <w:r w:rsidR="006C1517">
            <w:rPr>
              <w:noProof/>
            </w:rPr>
            <w:instrText xml:space="preserve"> PAGEREF _Toc221963777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1C5266D5" w14:textId="34365B72" w:rsidR="006C1517" w:rsidRDefault="00015327">
          <w:pPr>
            <w:pStyle w:val="TOC3"/>
            <w:tabs>
              <w:tab w:val="right" w:leader="dot" w:pos="8630"/>
            </w:tabs>
            <w:rPr>
              <w:i w:val="0"/>
              <w:noProof/>
              <w:sz w:val="24"/>
              <w:szCs w:val="24"/>
              <w:lang w:eastAsia="ja-JP"/>
            </w:rPr>
          </w:pPr>
          <w:r w:rsidRPr="00015327">
            <w:rPr>
              <w:noProof/>
            </w:rPr>
            <w:t>GEPHAST</w:t>
          </w:r>
          <w:r w:rsidR="006C1517">
            <w:rPr>
              <w:noProof/>
            </w:rPr>
            <w:tab/>
          </w:r>
          <w:r w:rsidR="006C1517">
            <w:rPr>
              <w:noProof/>
            </w:rPr>
            <w:fldChar w:fldCharType="begin"/>
          </w:r>
          <w:r w:rsidR="006C1517">
            <w:rPr>
              <w:noProof/>
            </w:rPr>
            <w:instrText xml:space="preserve"> PAGEREF _Toc221963778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203FCA3B" w14:textId="6FA17F41" w:rsidR="006C1517" w:rsidRDefault="00015327">
          <w:pPr>
            <w:pStyle w:val="TOC3"/>
            <w:tabs>
              <w:tab w:val="right" w:leader="dot" w:pos="8630"/>
            </w:tabs>
            <w:rPr>
              <w:i w:val="0"/>
              <w:noProof/>
              <w:sz w:val="24"/>
              <w:szCs w:val="24"/>
              <w:lang w:eastAsia="ja-JP"/>
            </w:rPr>
          </w:pPr>
          <w:r w:rsidRPr="00015327">
            <w:rPr>
              <w:noProof/>
            </w:rPr>
            <w:t>Rhh</w:t>
          </w:r>
          <w:r w:rsidR="006C1517">
            <w:rPr>
              <w:noProof/>
            </w:rPr>
            <w:tab/>
          </w:r>
          <w:r w:rsidR="006C1517">
            <w:rPr>
              <w:noProof/>
            </w:rPr>
            <w:fldChar w:fldCharType="begin"/>
          </w:r>
          <w:r w:rsidR="006C1517">
            <w:rPr>
              <w:noProof/>
            </w:rPr>
            <w:instrText xml:space="preserve"> PAGEREF _Toc221963779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4A3DEC89" w14:textId="77777777" w:rsidR="006C1517" w:rsidRDefault="006C1517">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21963780 \h </w:instrText>
          </w:r>
          <w:r>
            <w:rPr>
              <w:noProof/>
            </w:rPr>
          </w:r>
          <w:r>
            <w:rPr>
              <w:noProof/>
            </w:rPr>
            <w:fldChar w:fldCharType="separate"/>
          </w:r>
          <w:r w:rsidR="00E5765F">
            <w:rPr>
              <w:noProof/>
            </w:rPr>
            <w:t>13</w:t>
          </w:r>
          <w:r>
            <w:rPr>
              <w:noProof/>
            </w:rPr>
            <w:fldChar w:fldCharType="end"/>
          </w:r>
        </w:p>
        <w:p w14:paraId="44A818F7" w14:textId="77777777" w:rsidR="006C1517" w:rsidRDefault="006C1517">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21963781 \h </w:instrText>
          </w:r>
          <w:r>
            <w:rPr>
              <w:noProof/>
            </w:rPr>
          </w:r>
          <w:r>
            <w:rPr>
              <w:noProof/>
            </w:rPr>
            <w:fldChar w:fldCharType="separate"/>
          </w:r>
          <w:r w:rsidR="00E5765F">
            <w:rPr>
              <w:noProof/>
            </w:rPr>
            <w:t>15</w:t>
          </w:r>
          <w:r>
            <w:rPr>
              <w:noProof/>
            </w:rPr>
            <w:fldChar w:fldCharType="end"/>
          </w:r>
        </w:p>
        <w:p w14:paraId="7FD2835C" w14:textId="77777777" w:rsidR="006C1517" w:rsidRDefault="006C1517">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21963782 \h </w:instrText>
          </w:r>
          <w:r>
            <w:rPr>
              <w:noProof/>
            </w:rPr>
          </w:r>
          <w:r>
            <w:rPr>
              <w:noProof/>
            </w:rPr>
            <w:fldChar w:fldCharType="separate"/>
          </w:r>
          <w:r w:rsidR="00E5765F">
            <w:rPr>
              <w:noProof/>
            </w:rPr>
            <w:t>17</w:t>
          </w:r>
          <w:r>
            <w:rPr>
              <w:noProof/>
            </w:rPr>
            <w:fldChar w:fldCharType="end"/>
          </w:r>
        </w:p>
        <w:p w14:paraId="4A065323" w14:textId="77777777" w:rsidR="006C1517" w:rsidRDefault="006C1517">
          <w:pPr>
            <w:pStyle w:val="TOC3"/>
            <w:tabs>
              <w:tab w:val="right" w:leader="dot" w:pos="8630"/>
            </w:tabs>
            <w:rPr>
              <w:i w:val="0"/>
              <w:noProof/>
              <w:sz w:val="24"/>
              <w:szCs w:val="24"/>
              <w:lang w:eastAsia="ja-JP"/>
            </w:rPr>
          </w:pPr>
          <w:r>
            <w:rPr>
              <w:noProof/>
            </w:rPr>
            <w:t>Full Model Regressions</w:t>
          </w:r>
          <w:r>
            <w:rPr>
              <w:noProof/>
            </w:rPr>
            <w:tab/>
          </w:r>
          <w:r>
            <w:rPr>
              <w:noProof/>
            </w:rPr>
            <w:fldChar w:fldCharType="begin"/>
          </w:r>
          <w:r>
            <w:rPr>
              <w:noProof/>
            </w:rPr>
            <w:instrText xml:space="preserve"> PAGEREF _Toc221963783 \h </w:instrText>
          </w:r>
          <w:r>
            <w:rPr>
              <w:noProof/>
            </w:rPr>
          </w:r>
          <w:r>
            <w:rPr>
              <w:noProof/>
            </w:rPr>
            <w:fldChar w:fldCharType="separate"/>
          </w:r>
          <w:r w:rsidR="00E5765F">
            <w:rPr>
              <w:noProof/>
            </w:rPr>
            <w:t>17</w:t>
          </w:r>
          <w:r>
            <w:rPr>
              <w:noProof/>
            </w:rPr>
            <w:fldChar w:fldCharType="end"/>
          </w:r>
        </w:p>
        <w:p w14:paraId="6FB04326"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Data Subset Regressions</w:t>
          </w:r>
          <w:r>
            <w:rPr>
              <w:noProof/>
            </w:rPr>
            <w:tab/>
          </w:r>
          <w:r>
            <w:rPr>
              <w:noProof/>
            </w:rPr>
            <w:fldChar w:fldCharType="begin"/>
          </w:r>
          <w:r>
            <w:rPr>
              <w:noProof/>
            </w:rPr>
            <w:instrText xml:space="preserve"> PAGEREF _Toc221963784 \h </w:instrText>
          </w:r>
          <w:r>
            <w:rPr>
              <w:noProof/>
            </w:rPr>
          </w:r>
          <w:r>
            <w:rPr>
              <w:noProof/>
            </w:rPr>
            <w:fldChar w:fldCharType="separate"/>
          </w:r>
          <w:r w:rsidR="00E5765F">
            <w:rPr>
              <w:noProof/>
            </w:rPr>
            <w:t>18</w:t>
          </w:r>
          <w:r>
            <w:rPr>
              <w:noProof/>
            </w:rPr>
            <w:fldChar w:fldCharType="end"/>
          </w:r>
        </w:p>
        <w:p w14:paraId="580CF60D"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User-Generated Data Subset Regressions</w:t>
          </w:r>
          <w:r>
            <w:rPr>
              <w:noProof/>
            </w:rPr>
            <w:tab/>
          </w:r>
          <w:r>
            <w:rPr>
              <w:noProof/>
            </w:rPr>
            <w:fldChar w:fldCharType="begin"/>
          </w:r>
          <w:r>
            <w:rPr>
              <w:noProof/>
            </w:rPr>
            <w:instrText xml:space="preserve"> PAGEREF _Toc221963785 \h </w:instrText>
          </w:r>
          <w:r>
            <w:rPr>
              <w:noProof/>
            </w:rPr>
          </w:r>
          <w:r>
            <w:rPr>
              <w:noProof/>
            </w:rPr>
            <w:fldChar w:fldCharType="separate"/>
          </w:r>
          <w:r w:rsidR="00E5765F">
            <w:rPr>
              <w:noProof/>
            </w:rPr>
            <w:t>19</w:t>
          </w:r>
          <w:r>
            <w:rPr>
              <w:noProof/>
            </w:rPr>
            <w:fldChar w:fldCharType="end"/>
          </w:r>
        </w:p>
        <w:p w14:paraId="04482446" w14:textId="77777777" w:rsidR="006C1517" w:rsidRDefault="006C1517">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21963786 \h </w:instrText>
          </w:r>
          <w:r>
            <w:rPr>
              <w:noProof/>
            </w:rPr>
          </w:r>
          <w:r>
            <w:rPr>
              <w:noProof/>
            </w:rPr>
            <w:fldChar w:fldCharType="separate"/>
          </w:r>
          <w:r w:rsidR="00E5765F">
            <w:rPr>
              <w:noProof/>
            </w:rPr>
            <w:t>20</w:t>
          </w:r>
          <w:r>
            <w:rPr>
              <w:noProof/>
            </w:rPr>
            <w:fldChar w:fldCharType="end"/>
          </w:r>
        </w:p>
        <w:p w14:paraId="5EA432D9" w14:textId="77777777" w:rsidR="006C1517" w:rsidRDefault="006C1517">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21963787 \h </w:instrText>
          </w:r>
          <w:r>
            <w:rPr>
              <w:noProof/>
            </w:rPr>
          </w:r>
          <w:r>
            <w:rPr>
              <w:noProof/>
            </w:rPr>
            <w:fldChar w:fldCharType="separate"/>
          </w:r>
          <w:r w:rsidR="00E5765F">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21963753"/>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21963754"/>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21963755"/>
      <w:r>
        <w:t>Installation</w:t>
      </w:r>
      <w:bookmarkEnd w:id="4"/>
    </w:p>
    <w:p w14:paraId="50B35613" w14:textId="30CF239F" w:rsidR="001234DD" w:rsidRDefault="001234DD" w:rsidP="00C51FD0">
      <w:pPr>
        <w:pStyle w:val="Heading2"/>
        <w:keepNext w:val="0"/>
        <w:keepLines w:val="0"/>
        <w:widowControl w:val="0"/>
      </w:pPr>
      <w:bookmarkStart w:id="5" w:name="_Toc221963756"/>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21963757"/>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os, re, csv, pickle, copy, math, collections, and itertools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21963758"/>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21963759"/>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21963760"/>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21963761"/>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21963762"/>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21963763"/>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21963764"/>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21963765"/>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21963766"/>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21963767"/>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21963768"/>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21963769"/>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Done’.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21963770"/>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21963771"/>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21963772"/>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21963773"/>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21963774"/>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this file is </w:t>
      </w:r>
      <w:r w:rsidR="00C66416" w:rsidRPr="00081474">
        <w:rPr>
          <w:i/>
        </w:rPr>
        <w:t>not</w:t>
      </w:r>
      <w:r w:rsidR="00C66416">
        <w:t xml:space="preserve"> sorted by ID.</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21963775"/>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21963776"/>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r w:rsidRPr="00015327">
        <w:rPr>
          <w:i/>
        </w:rPr>
        <w:t>RMES</w:t>
      </w:r>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r w:rsidRPr="00015327">
        <w:rPr>
          <w:i/>
        </w:rPr>
        <w:t>GEPHAST</w:t>
      </w:r>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1"/>
      <w:r w:rsidR="00471B91">
        <w:t>it</w:t>
      </w:r>
      <w:commentRangeEnd w:id="31"/>
      <w:r w:rsidR="00C2406B">
        <w:rPr>
          <w:rStyle w:val="CommentReference"/>
        </w:rPr>
        <w:commentReference w:id="31"/>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files </w:t>
      </w:r>
      <w:r w:rsidR="00E61927" w:rsidRPr="002511B5">
        <w:t xml:space="preserve">containing the </w:t>
      </w:r>
      <w:r w:rsidR="00015327" w:rsidRPr="00015327">
        <w:rPr>
          <w:i/>
        </w:rPr>
        <w:t>GEPHAST</w:t>
      </w:r>
      <w:r w:rsidR="00E61927" w:rsidRPr="002511B5">
        <w:t xml:space="preserve"> results</w:t>
      </w:r>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r w:rsidRPr="00015327">
        <w:rPr>
          <w:i/>
        </w:rPr>
        <w:t>Rhh</w:t>
      </w:r>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2" w:name="_Ref221949513"/>
      <w:r>
        <w:t xml:space="preserve">The pipeline also generates three other files at this point: 1) a </w:t>
      </w:r>
      <w:r w:rsidR="00463D76">
        <w:t>file</w:t>
      </w:r>
      <w:r>
        <w:t xml:space="preserve"> </w:t>
      </w:r>
      <w:r w:rsidR="004634E1">
        <w:t>called, ‘</w:t>
      </w:r>
      <w:r w:rsidR="000258E1" w:rsidRPr="000258E1">
        <w:t xml:space="preserve">heterozygotes_and_homozygotes </w:t>
      </w:r>
      <w:r w:rsidR="004634E1">
        <w:t>.csv’</w:t>
      </w:r>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2"/>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3"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 xml:space="preserve">_test_output </w:t>
      </w:r>
      <w:r w:rsidR="00F358A8">
        <w:t xml:space="preserve">.txt’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3"/>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This </w:t>
      </w:r>
      <w:r w:rsidR="00BD6E71">
        <w:t>‘</w:t>
      </w:r>
      <w:r>
        <w:t>MLH_output.csv</w:t>
      </w:r>
      <w:r w:rsidR="00BD6E71">
        <w:t>’</w:t>
      </w:r>
      <w:r>
        <w:t xml:space="preserve"> file is then used downstream</w:t>
      </w:r>
      <w:r w:rsidR="00447F02">
        <w:t xml:space="preserve"> by the pipeline</w:t>
      </w:r>
      <w:r>
        <w:t xml:space="preserve"> for regression analyses.</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4" w:name="_Toc221963780"/>
      <w:r>
        <w:t>Correlations</w:t>
      </w:r>
      <w:bookmarkEnd w:id="34"/>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5"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j)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5"/>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r w:rsidR="0013797B" w:rsidRPr="0013797B">
        <w:t xml:space="preserve">correlation_chart_pearson </w:t>
      </w:r>
      <w:r w:rsidR="0013797B">
        <w:t>.csv’,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6" w:name="_Ref221957707"/>
      <w:bookmarkStart w:id="37" w:name="_Toc221963781"/>
      <w:r>
        <w:t>Testing for Single-Locus Associations (SLAs) with an F-ratio Test</w:t>
      </w:r>
      <w:bookmarkEnd w:id="36"/>
      <w:bookmarkEnd w:id="37"/>
    </w:p>
    <w:p w14:paraId="23BD1E3F" w14:textId="2F646847" w:rsidR="00BD5444" w:rsidRDefault="006B7405" w:rsidP="009168A3">
      <w:pPr>
        <w:pStyle w:val="ListParagraph"/>
        <w:widowControl w:val="0"/>
        <w:numPr>
          <w:ilvl w:val="0"/>
          <w:numId w:val="20"/>
        </w:numPr>
        <w:spacing w:line="360" w:lineRule="auto"/>
      </w:pPr>
      <w:bookmarkStart w:id="38"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38"/>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39"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normally-distributed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r w:rsidR="00D07D1D">
        <w:t>GLM</w:t>
      </w:r>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39"/>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r w:rsidR="006E6D29" w:rsidRPr="006E6D29">
        <w:t xml:space="preserve"> </w:t>
      </w:r>
      <w:r w:rsidR="00201946">
        <w:t>.txt’</w:t>
      </w:r>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bookmarkStart w:id="40" w:name="_GoBack"/>
      <w:bookmarkEnd w:id="40"/>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2EB7D3AA" w:rsidR="00C7578C" w:rsidRDefault="0020171F" w:rsidP="0020171F">
      <w:pPr>
        <w:pStyle w:val="ListParagraph"/>
        <w:widowControl w:val="0"/>
        <w:numPr>
          <w:ilvl w:val="1"/>
          <w:numId w:val="20"/>
        </w:numPr>
        <w:spacing w:line="360" w:lineRule="auto"/>
      </w:pPr>
      <w:r>
        <w:t xml:space="preserve">The third type of output is again generated for each traits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tiff</w:t>
      </w:r>
      <w:r w:rsidR="00AA42C3">
        <w:t>’</w:t>
      </w:r>
      <w:r w:rsidR="00BE03D5">
        <w:t xml:space="preserve"> that contains plots that can help the user decide whether the assumptions of linear regression are satisfied</w:t>
      </w:r>
      <w:r w:rsidR="00BE1C20">
        <w:t xml:space="preserve"> </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7C175FA9" w:rsidR="00E81C84" w:rsidRDefault="00C7578C" w:rsidP="00215521">
      <w:pPr>
        <w:pStyle w:val="ListParagraph"/>
        <w:widowControl w:val="0"/>
        <w:numPr>
          <w:ilvl w:val="1"/>
          <w:numId w:val="20"/>
        </w:numPr>
        <w:spacing w:line="360" w:lineRule="auto"/>
      </w:pPr>
      <w:r>
        <w:t xml:space="preserve">The fourth type of output is again generated for each traits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tiff’</w:t>
      </w:r>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1" w:name="_Toc221963782"/>
      <w:r>
        <w:t>Running Regression Analyses</w:t>
      </w:r>
      <w:bookmarkEnd w:id="41"/>
    </w:p>
    <w:p w14:paraId="28560F95" w14:textId="77777777" w:rsidR="001E3AA4" w:rsidRDefault="00107BD7" w:rsidP="009168A3">
      <w:pPr>
        <w:widowControl w:val="0"/>
        <w:spacing w:line="360" w:lineRule="auto"/>
      </w:pPr>
      <w:bookmarkStart w:id="42"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641728AC" w:rsidR="00D175A0" w:rsidRDefault="00D175A0" w:rsidP="009168A3">
      <w:pPr>
        <w:widowControl w:val="0"/>
        <w:spacing w:line="360" w:lineRule="auto"/>
      </w:pPr>
      <w:r>
        <w:t>The module is divided int</w:t>
      </w:r>
      <w:r w:rsidR="0074470D">
        <w:t xml:space="preserve">o three </w:t>
      </w:r>
      <w:r>
        <w:t>components:</w:t>
      </w:r>
      <w:r w:rsidR="001E3AA4">
        <w:t xml:space="preserve"> full model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2"/>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48DF47A1" w:rsidR="0039092C" w:rsidRDefault="0039092C" w:rsidP="0039092C">
      <w:pPr>
        <w:pStyle w:val="Heading3"/>
      </w:pPr>
      <w:bookmarkStart w:id="43" w:name="_Ref221958275"/>
      <w:bookmarkStart w:id="44" w:name="_Ref221958937"/>
      <w:bookmarkStart w:id="45" w:name="_Toc221963783"/>
      <w:r>
        <w:t>Full Model Regressions</w:t>
      </w:r>
      <w:bookmarkEnd w:id="43"/>
      <w:bookmarkEnd w:id="44"/>
      <w:bookmarkEnd w:id="45"/>
    </w:p>
    <w:p w14:paraId="13071CA7" w14:textId="77777777" w:rsidR="003A3302" w:rsidRDefault="00D175A0" w:rsidP="003A3302">
      <w:pPr>
        <w:pStyle w:val="ListParagraph"/>
        <w:widowControl w:val="0"/>
        <w:numPr>
          <w:ilvl w:val="0"/>
          <w:numId w:val="25"/>
        </w:numPr>
        <w:spacing w:line="360" w:lineRule="auto"/>
      </w:pPr>
      <w:bookmarkStart w:id="46" w:name="_Ref221958151"/>
      <w:bookmarkStart w:id="47" w:name="_Ref221702267"/>
      <w:r>
        <w:t>In the full model</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6"/>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r w:rsidR="003B10C8">
        <w:t>T</w:t>
      </w:r>
      <w:r w:rsidR="00695ABB">
        <w:t>ype</w:t>
      </w:r>
      <w:r w:rsidR="003B10C8">
        <w:t xml:space="preserve"> “done” or “Done”.</w:t>
      </w:r>
    </w:p>
    <w:p w14:paraId="5E15B661" w14:textId="6E956BAD" w:rsidR="00191D44" w:rsidRDefault="0018442D" w:rsidP="003A3302">
      <w:pPr>
        <w:pStyle w:val="ListParagraph"/>
        <w:widowControl w:val="0"/>
        <w:numPr>
          <w:ilvl w:val="0"/>
          <w:numId w:val="25"/>
        </w:numPr>
        <w:spacing w:line="360" w:lineRule="auto"/>
      </w:pPr>
      <w:bookmarkStart w:id="48" w:name="_Ref221958193"/>
      <w:r>
        <w:t>At this point, the module generates two files</w:t>
      </w:r>
      <w:r w:rsidR="00070D77">
        <w:t xml:space="preserve"> in the </w:t>
      </w:r>
      <w:r w:rsidR="00804C45">
        <w:t xml:space="preserve">‘Regressions’ </w:t>
      </w:r>
      <w:r w:rsidR="00070D77">
        <w:t>subdirectory in the pipeline directory</w:t>
      </w:r>
      <w:r w:rsidR="00804C45">
        <w:t>: 1) ‘</w:t>
      </w:r>
      <w:r>
        <w:t>[response variable name here]</w:t>
      </w:r>
      <w:r w:rsidRPr="0018442D">
        <w:t>on</w:t>
      </w:r>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Akaike Information Criteria to the full model, and lists which predictor variables are retained in the final model, exactly as if the step() function had been called in </w:t>
      </w:r>
      <w:r w:rsidR="00814404" w:rsidRPr="003A3302">
        <w:rPr>
          <w:i/>
        </w:rPr>
        <w:t>R</w:t>
      </w:r>
      <w:r w:rsidR="00814404">
        <w:t>.</w:t>
      </w:r>
      <w:bookmarkEnd w:id="48"/>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7"/>
    </w:p>
    <w:p w14:paraId="2AA61F98" w14:textId="5907649B" w:rsidR="0039092C" w:rsidRDefault="0039092C" w:rsidP="0039092C">
      <w:pPr>
        <w:pStyle w:val="Heading3"/>
      </w:pPr>
      <w:bookmarkStart w:id="49" w:name="_Ref221958237"/>
      <w:bookmarkStart w:id="50" w:name="_Ref221958261"/>
      <w:bookmarkStart w:id="51" w:name="_Toc221963784"/>
      <w:r>
        <w:rPr>
          <w:rFonts w:ascii="Cambria" w:hAnsi="Cambria" w:cs="Cambria"/>
        </w:rPr>
        <w:t>Data Subset Regressions</w:t>
      </w:r>
      <w:bookmarkEnd w:id="49"/>
      <w:bookmarkEnd w:id="50"/>
      <w:bookmarkEnd w:id="51"/>
    </w:p>
    <w:p w14:paraId="2AD3A113" w14:textId="77777777" w:rsidR="00150A8E" w:rsidRDefault="00056E22" w:rsidP="009168A3">
      <w:pPr>
        <w:widowControl w:val="0"/>
        <w:spacing w:line="360" w:lineRule="auto"/>
      </w:pPr>
      <w:bookmarkStart w:id="52"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Full Model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xml:space="preserve">, “V1,0”,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77777777"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E5765F">
        <w:t>Full Model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6A66C301"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Full Model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2"/>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3" w:name="_Ref221961999"/>
      <w:bookmarkStart w:id="54" w:name="_Ref221962774"/>
      <w:bookmarkStart w:id="55" w:name="_Toc221963785"/>
      <w:r>
        <w:rPr>
          <w:rFonts w:ascii="Cambria" w:hAnsi="Cambria" w:cs="Cambria"/>
        </w:rPr>
        <w:t>User-Generated Data Subset Regressions</w:t>
      </w:r>
      <w:bookmarkEnd w:id="53"/>
      <w:bookmarkEnd w:id="54"/>
      <w:bookmarkEnd w:id="55"/>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reason, lend itself</w:t>
      </w:r>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r w:rsidR="00303DFF">
        <w:t>)</w:t>
      </w:r>
      <w:r w:rsidR="00F6199D">
        <w:t xml:space="preserve"> </w:t>
      </w:r>
      <w:r w:rsidR="00303DFF">
        <w:t xml:space="preserve">. </w:t>
      </w:r>
    </w:p>
    <w:p w14:paraId="062B1705" w14:textId="1936796D"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Full Model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6" w:name="_Toc221963786"/>
      <w:r>
        <w:t xml:space="preserve">Converting </w:t>
      </w:r>
      <w:r w:rsidR="005A793D">
        <w:t>Regression Results into Spreadsheets</w:t>
      </w:r>
      <w:bookmarkEnd w:id="56"/>
    </w:p>
    <w:p w14:paraId="507903E5" w14:textId="4EB6AEB4" w:rsidR="005A793D" w:rsidRDefault="005A793D" w:rsidP="00391C02">
      <w:pPr>
        <w:spacing w:line="360" w:lineRule="auto"/>
      </w:pPr>
      <w:r>
        <w:t xml:space="preserve">The last thing </w:t>
      </w:r>
      <w:r w:rsidR="00015327" w:rsidRPr="00015327">
        <w:rPr>
          <w:i/>
        </w:rPr>
        <w:t>HeFPipe</w:t>
      </w:r>
      <w:r>
        <w:t xml:space="preserve"> does is </w:t>
      </w:r>
      <w:r w:rsidR="00440984">
        <w:t>provid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 Model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 xml:space="preserve">The pipeline will scan the relevant ‘Regressions’ directory for ‘.txt’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fullModel_processed</w:t>
      </w:r>
      <w:r>
        <w:t>.csv’</w:t>
      </w:r>
      <w:r w:rsidR="00E64C73">
        <w:t xml:space="preserve"> (e.g., ‘</w:t>
      </w:r>
      <w:r w:rsidR="00E64C73" w:rsidRPr="00E64C73">
        <w:t>gaussianQnWeight_initialonMLH_fullModel_processed</w:t>
      </w:r>
      <w:r w:rsidR="00E64C73">
        <w:t>’)</w:t>
      </w:r>
    </w:p>
    <w:p w14:paraId="27967788" w14:textId="6C13DA1A" w:rsidR="00DF37AD" w:rsidRDefault="00DF37AD" w:rsidP="00391C02">
      <w:pPr>
        <w:pStyle w:val="ListParagraph"/>
        <w:numPr>
          <w:ilvl w:val="0"/>
          <w:numId w:val="28"/>
        </w:numPr>
        <w:spacing w:line="360" w:lineRule="auto"/>
      </w:pPr>
      <w:bookmarkStart w:id="57"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57"/>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58" w:name="_Toc221963787"/>
      <w:r>
        <w:t>References</w:t>
      </w:r>
      <w:bookmarkEnd w:id="58"/>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1" w:author="Mark Fisher" w:date="2013-02-07T23:29:00Z" w:initials="MF">
    <w:p w14:paraId="11B312BA" w14:textId="52B7C49B" w:rsidR="00DF37AD" w:rsidRDefault="00DF37AD">
      <w:pPr>
        <w:pStyle w:val="CommentText"/>
      </w:pPr>
      <w:r>
        <w:rPr>
          <w:rStyle w:val="CommentReference"/>
        </w:rPr>
        <w:annotationRef/>
      </w:r>
      <w:r>
        <w:t>Omit the following?: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494F">
      <w:rPr>
        <w:rStyle w:val="PageNumber"/>
        <w:noProof/>
      </w:rPr>
      <w:t>16</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CBB"/>
    <w:rsid w:val="0013407C"/>
    <w:rsid w:val="001353FB"/>
    <w:rsid w:val="0013797B"/>
    <w:rsid w:val="00137A7F"/>
    <w:rsid w:val="001402E3"/>
    <w:rsid w:val="00147591"/>
    <w:rsid w:val="00150166"/>
    <w:rsid w:val="00150A8E"/>
    <w:rsid w:val="0015355F"/>
    <w:rsid w:val="0015390B"/>
    <w:rsid w:val="0015406F"/>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20CE"/>
    <w:rsid w:val="00A52F01"/>
    <w:rsid w:val="00A53C7B"/>
    <w:rsid w:val="00A541EC"/>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18C407-E7AC-2F4D-AB42-635D3FE1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9</Pages>
  <Words>13308</Words>
  <Characters>75859</Characters>
  <Application>Microsoft Macintosh Word</Application>
  <DocSecurity>0</DocSecurity>
  <Lines>632</Lines>
  <Paragraphs>177</Paragraphs>
  <ScaleCrop>false</ScaleCrop>
  <Company>UGA</Company>
  <LinksUpToDate>false</LinksUpToDate>
  <CharactersWithSpaces>88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48</cp:revision>
  <cp:lastPrinted>2013-04-26T04:08:00Z</cp:lastPrinted>
  <dcterms:created xsi:type="dcterms:W3CDTF">2013-04-24T17:03:00Z</dcterms:created>
  <dcterms:modified xsi:type="dcterms:W3CDTF">2013-05-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